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5B2550" w:rsidRDefault="005B2550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>obtained in C</w:t>
      </w:r>
      <w:r w:rsidR="00C47CE0">
        <w:t xml:space="preserve">hapter 2 </w:t>
      </w:r>
      <w:r>
        <w:t>aga</w:t>
      </w:r>
      <w:r w:rsidR="00226505">
        <w:t xml:space="preserve">inst </w:t>
      </w:r>
      <w:r w:rsidR="00C47CE0">
        <w:t xml:space="preserve">the database obtained in c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B219CE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B219CE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B219CE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B219CE">
        <w:fldChar w:fldCharType="begin"/>
      </w:r>
      <w:r w:rsidR="00A16607">
        <w:instrText xml:space="preserve"> HYPERLINK \l "_ENREF_2" \o "Craig, 2004 #46" </w:instrText>
      </w:r>
      <w:r w:rsidR="00B219CE">
        <w:fldChar w:fldCharType="separate"/>
      </w:r>
      <w:r w:rsidR="00B219CE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B219CE" w:rsidRPr="00226505">
        <w:fldChar w:fldCharType="separate"/>
      </w:r>
      <w:r w:rsidRPr="00226505">
        <w:rPr>
          <w:noProof/>
          <w:vertAlign w:val="superscript"/>
        </w:rPr>
        <w:t>2</w:t>
      </w:r>
      <w:r w:rsidR="00B219CE" w:rsidRPr="00226505">
        <w:fldChar w:fldCharType="end"/>
      </w:r>
      <w:r w:rsidR="00B219CE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5B2550" w:rsidRDefault="005B2550" w:rsidP="009755BB">
      <w:pPr>
        <w:jc w:val="both"/>
      </w:pPr>
    </w:p>
    <w:p w:rsidR="00234B5E" w:rsidRDefault="00B219CE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B219CE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B219CE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B219CE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 xml:space="preserve">are predefined. In fact, keen observers may have already noticed that these folders exist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564208" w:rsidRPr="00564208">
        <w:rPr>
          <w:lang w:val="en-GB"/>
        </w:rPr>
        <w:t xml:space="preserve">, click on ‘Edit’ in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94576F">
        <w:rPr>
          <w:lang w:val="en-GB"/>
        </w:rPr>
        <w:t xml:space="preserve"> (or simply select the tab at the top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5B2550">
        <w:rPr>
          <w:i/>
          <w:lang w:val="en-GB"/>
        </w:rPr>
        <w:t>Tip: CTRL + Click allows you to select multiple entries.</w:t>
      </w:r>
      <w:r w:rsidR="00072926" w:rsidRPr="00B72A57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noProof/>
          <w:lang w:val="nb-NO" w:eastAsia="nb-NO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38100" t="38100" r="77470" b="711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 xml:space="preserve">X!Tandem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 xml:space="preserve">X!Tandem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B9577A" w:rsidRPr="00B9577A">
        <w:rPr>
          <w:lang w:val="en-GB"/>
        </w:rPr>
        <w:t>Chapter</w:t>
      </w:r>
      <w:r w:rsidR="00914A19" w:rsidRPr="00B9577A">
        <w:rPr>
          <w:lang w:val="en-GB"/>
        </w:rPr>
        <w:t xml:space="preserve"> </w:t>
      </w:r>
      <w:r w:rsidRPr="00B9577A">
        <w:rPr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noProof/>
          <w:color w:val="FF0000"/>
          <w:lang w:val="nb-NO" w:eastAsia="nb-NO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B219CE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B219CE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A71A7A" w:rsidRDefault="00A71A7A" w:rsidP="00C22471">
      <w:pPr>
        <w:spacing w:after="0" w:line="240" w:lineRule="auto"/>
      </w:pPr>
      <w:r>
        <w:separator/>
      </w:r>
    </w:p>
  </w:endnote>
  <w:endnote w:type="continuationSeparator" w:id="0">
    <w:p w:rsidR="00A71A7A" w:rsidRDefault="00A71A7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B219CE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219CE" w:rsidRPr="00EE5E45">
      <w:rPr>
        <w:b/>
      </w:rPr>
      <w:fldChar w:fldCharType="separate"/>
    </w:r>
    <w:r w:rsidR="00B9577A">
      <w:rPr>
        <w:b/>
        <w:noProof/>
      </w:rPr>
      <w:t>8</w:t>
    </w:r>
    <w:r w:rsidR="00B219CE" w:rsidRPr="00EE5E45">
      <w:rPr>
        <w:b/>
      </w:rPr>
      <w:fldChar w:fldCharType="end"/>
    </w:r>
    <w:r w:rsidRPr="00EE5E45">
      <w:t xml:space="preserve"> of </w:t>
    </w:r>
    <w:r w:rsidR="00B219CE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219CE" w:rsidRPr="00EE5E45">
      <w:rPr>
        <w:b/>
      </w:rPr>
      <w:fldChar w:fldCharType="separate"/>
    </w:r>
    <w:r w:rsidR="00B9577A">
      <w:rPr>
        <w:b/>
        <w:noProof/>
      </w:rPr>
      <w:t>10</w:t>
    </w:r>
    <w:r w:rsidR="00B219CE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A71A7A" w:rsidRDefault="00A71A7A" w:rsidP="00C22471">
      <w:pPr>
        <w:spacing w:after="0" w:line="240" w:lineRule="auto"/>
      </w:pPr>
      <w:r>
        <w:separator/>
      </w:r>
    </w:p>
  </w:footnote>
  <w:footnote w:type="continuationSeparator" w:id="0">
    <w:p w:rsidR="00A71A7A" w:rsidRDefault="00A71A7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940A99">
      <w:rPr>
        <w:rFonts w:cs="Calibri"/>
        <w:lang w:eastAsia="de-DE"/>
      </w:rPr>
      <w:t>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940A99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6DB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0A99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398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6C91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47917D-50F3-4CB6-BD87-135719258D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0</Pages>
  <Words>1890</Words>
  <Characters>10021</Characters>
  <Application>Microsoft Office Word</Application>
  <DocSecurity>0</DocSecurity>
  <Lines>83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88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7</cp:revision>
  <cp:lastPrinted>2012-09-15T11:04:00Z</cp:lastPrinted>
  <dcterms:created xsi:type="dcterms:W3CDTF">2011-09-01T10:00:00Z</dcterms:created>
  <dcterms:modified xsi:type="dcterms:W3CDTF">2012-09-15T15:59:00Z</dcterms:modified>
</cp:coreProperties>
</file>